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0BD238" w14:textId="3B1F9A2E" w:rsidR="00586559" w:rsidRDefault="00586559" w:rsidP="00586559">
      <w:pPr>
        <w:jc w:val="center"/>
      </w:pPr>
      <w:r w:rsidRPr="00B60667">
        <w:t>Full reference list for</w:t>
      </w:r>
      <w:r>
        <w:t xml:space="preserve"> the Schizomida Trait Data Base</w:t>
      </w:r>
    </w:p>
    <w:p w14:paraId="618EAEBA" w14:textId="77777777" w:rsidR="00586559" w:rsidRDefault="00586559" w:rsidP="00586559">
      <w:pPr>
        <w:widowControl w:val="0"/>
        <w:autoSpaceDE w:val="0"/>
        <w:autoSpaceDN w:val="0"/>
        <w:adjustRightInd w:val="0"/>
      </w:pPr>
    </w:p>
    <w:p w14:paraId="4975174D" w14:textId="77777777" w:rsidR="00586559" w:rsidRDefault="00586559" w:rsidP="00586559">
      <w:pPr>
        <w:widowControl w:val="0"/>
        <w:autoSpaceDE w:val="0"/>
        <w:autoSpaceDN w:val="0"/>
        <w:adjustRightInd w:val="0"/>
      </w:pPr>
    </w:p>
    <w:p w14:paraId="441E5CF5" w14:textId="0C8FA6FA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</w:t>
      </w:r>
      <w:r w:rsidR="00705FED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troglobitic schizomid (Hubbardiidae: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radraculo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 from the Pilbara region, Western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132–136.</w:t>
      </w:r>
    </w:p>
    <w:p w14:paraId="5BE10828" w14:textId="5643AC7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uey JA, Hillyer MJ, Didham RK</w:t>
      </w:r>
      <w:r w:rsidR="00705FED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systematic revision of Draculoides (Schizomida: Hubbardiidae) of the Pilbara, Western Australia, Part I: the Western Pilbar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864: 1–75.</w:t>
      </w:r>
    </w:p>
    <w:p w14:paraId="6302C89C" w14:textId="1932EB83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uey JA, Hillyer MJ, Humphreys WF, Didham RK</w:t>
      </w:r>
      <w:r w:rsidR="00705FED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oo hot to handle: Cenozoic aridification drives multiple independent incursions of Schizomida (Hubbardiidae) into hypogean environments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Molecular Phylogenetics and Evolution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39: 1–12.</w:t>
      </w:r>
    </w:p>
    <w:p w14:paraId="7CD6FFF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7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os nuevas especies de Schizomus Arachnida: Schizomida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oeyana</w:t>
      </w:r>
      <w:r w:rsidRPr="00C57D1B">
        <w:rPr>
          <w:rFonts w:ascii="Calibri" w:hAnsi="Calibri" w:cs="Calibri"/>
          <w:noProof/>
          <w:kern w:val="0"/>
          <w:lang w:val="es-ES"/>
        </w:rPr>
        <w:t>: 1–8.</w:t>
      </w:r>
    </w:p>
    <w:p w14:paraId="5F263A6F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8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diciones al orden Schizomida (Arachnida) en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oeya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87: 1–45.</w:t>
      </w:r>
    </w:p>
    <w:p w14:paraId="589CABD5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95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rácnidos de Nicaragua. 5. Nueva especie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Nicaragua Entmolog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4: 9–15.</w:t>
      </w:r>
    </w:p>
    <w:p w14:paraId="0D78FFB8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2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os géneros nuevos de Hubbardiidae (Arachnida: Schizomida)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5: 3–9.</w:t>
      </w:r>
    </w:p>
    <w:p w14:paraId="75F6FA8D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rácnidos de República Dominicana. Palpigradi, Schizomida, Solifugae y Thelyphonida (Chelicerata: Arachn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, volumen especial monográfico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: 1–63.</w:t>
      </w:r>
    </w:p>
    <w:p w14:paraId="1EF6E2B8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 especie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Hubbardiidae) de Cuba oriental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995: 211–214.</w:t>
      </w:r>
    </w:p>
    <w:p w14:paraId="00646B1D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os nuevas especies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Hans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y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 de Costa 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5: 253–257.</w:t>
      </w:r>
    </w:p>
    <w:p w14:paraId="276DE8D7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Schizomida de Sudamérica (Chelicerata: Arachn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6: 203–234.</w:t>
      </w:r>
    </w:p>
    <w:p w14:paraId="3E8A478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s arácnidos de Puerto Rico (Arachnida: Amblypygi, Araneae, Opiliones, Parasitiformes, Schizomida, Scorpiones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7: 55–64.</w:t>
      </w:r>
    </w:p>
    <w:p w14:paraId="59E658C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Género nuevo de Hubbardiidae (Arachnida: Schizomida) para Jama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olenod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2–19.</w:t>
      </w:r>
    </w:p>
    <w:p w14:paraId="74E8FBF2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genera of African whip scorpions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rthropoda Select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3: 97–105.</w:t>
      </w:r>
    </w:p>
    <w:p w14:paraId="29166675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8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a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Luisarmas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del oriente de Cuba y descripcion de la hembr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inero marmore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3: 81–88.</w:t>
      </w:r>
    </w:p>
    <w:p w14:paraId="5B654D93" w14:textId="380D7954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bud Antun AJ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90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El orden Schizomida (Arachnida) en Republica Dominican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oeya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3: 1–23.</w:t>
      </w:r>
    </w:p>
    <w:p w14:paraId="585DEDA6" w14:textId="6249854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bud Antun AJ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2</w:t>
      </w:r>
      <w:r w:rsidRPr="00C57D1B">
        <w:rPr>
          <w:rFonts w:ascii="Calibri" w:hAnsi="Calibri" w:cs="Calibri"/>
          <w:noProof/>
          <w:kern w:val="0"/>
          <w:lang w:val="es-ES"/>
        </w:rPr>
        <w:t>. Tres nuevas especies de ‘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’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 de República Dominicana, Antillas Mayor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>: 11–17.</w:t>
      </w:r>
    </w:p>
    <w:p w14:paraId="2672CCB4" w14:textId="6D8FC36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705FED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Cokendolpher JC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>2001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>Comments on some schizomids from the Dominican Republic, with description of a new species of ‘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’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>: 3–6.</w:t>
      </w:r>
    </w:p>
    <w:p w14:paraId="1D23CF3D" w14:textId="3FF60913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lastRenderedPageBreak/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Colmenares-García P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 género de Hubbardiidae (Arachnida: Schizomida) del Zulia, Venezuel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: 27–30.</w:t>
      </w:r>
    </w:p>
    <w:p w14:paraId="01D21355" w14:textId="381CD713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Cruz-López J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 de Oaxaca, Méxic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olenodon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8: 20–24.</w:t>
      </w:r>
    </w:p>
    <w:p w14:paraId="733C51E2" w14:textId="1A8955E5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Delgado-Santa L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2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 género de Hubbardiidae (Arachnida: Schizomida) de la Cordillera Occidental de los Andes, Colombi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1: 139–143.</w:t>
      </w:r>
    </w:p>
    <w:p w14:paraId="6C1E392C" w14:textId="16E15210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Delgado-Santa L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2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 especie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iaro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de la Cordillera Occidental de los Andes Colombianos y segundo registro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tenochrus portoricensi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Chamberlin, 1922 para Colombia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í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50: 183–186.</w:t>
      </w:r>
    </w:p>
    <w:p w14:paraId="5E84374E" w14:textId="5B6DA87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Díaz RB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Barroso A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 localidad para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Cubacanthozomus rowlandi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Dumitresco, 1973)(Schizomida: Hubbardiidae), el más enigmático esquizómido cuban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8: 151–152.</w:t>
      </w:r>
    </w:p>
    <w:p w14:paraId="114AA1F3" w14:textId="1C0C6A1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Díaz RB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Barroso A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Redescription of the monotypic genus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ubacanth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and conservation status of its type-speci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23: 534–546.</w:t>
      </w:r>
    </w:p>
    <w:p w14:paraId="7733AF5B" w14:textId="29BBB999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705FED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Rehfeldt S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>2015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,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 Zomus bagnalli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a new genus of schizomids ( Schizomida : Hubbardiidae ) from a greenhouse in Frankfurt am Main , Germany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rachnologische Mitteilungen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9: 55–61.</w:t>
      </w:r>
    </w:p>
    <w:p w14:paraId="14DB2C39" w14:textId="2D680336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s consideraciones sobre algunos géneros de esquizómidos troglomorfos de Cuba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ín de la Sociedad Entomológica Aragones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5: 447–451.</w:t>
      </w:r>
    </w:p>
    <w:p w14:paraId="373C4B6B" w14:textId="6B02C3F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On the fossil Schizomids (Schizomida: Hubbariidae) from Dominican Republic amber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8: 335–336.</w:t>
      </w:r>
    </w:p>
    <w:p w14:paraId="1F261101" w14:textId="01263A8C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Villarreal MO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Colmenares-García P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ew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 of the Sierra San Luis, Venezuela noroccidental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apéis Avulsos de Zoologi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9: 361–368.</w:t>
      </w:r>
    </w:p>
    <w:p w14:paraId="126711A2" w14:textId="57E927F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Villarreal MO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New species of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in Costa 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apeis Avulsos de Zoologi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8: 77–86.</w:t>
      </w:r>
    </w:p>
    <w:p w14:paraId="171C2528" w14:textId="67605D14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Primer registro del géner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iaro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Villarreal , Giupponi et Tourinho, 2008 (Schizomida: Hubbardiidae) en Centroamérica, con la decripción de una especie nueva de Costa 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4: 131–133.</w:t>
      </w:r>
    </w:p>
    <w:p w14:paraId="2DCA36F0" w14:textId="7F255B99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s Hubbardiidae (Arachnida: Schizomida) de América Central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6: 9–21.</w:t>
      </w:r>
    </w:p>
    <w:p w14:paraId="41AA72FF" w14:textId="7346FAC5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racnofauna de las Isla del Coco, Costa Rica, y descripción de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urazom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5: 71–75.</w:t>
      </w:r>
    </w:p>
    <w:p w14:paraId="430A8A5C" w14:textId="3754F35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Víquez C</w:t>
      </w:r>
      <w:r w:rsidR="00C01823"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Miranda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diciones a la fauna panameña de esquizómidos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í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91–94.</w:t>
      </w:r>
    </w:p>
    <w:p w14:paraId="066AD09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chizomus buxton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avely from Sri Lanka on the basis of syntypes deposited in the Zoological Survey of India, Calcutta by F.H. Gravely 1915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8: 133–137.</w:t>
      </w:r>
    </w:p>
    <w:p w14:paraId="4AD0797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species of schizomids from India with range extension for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chizomus tikader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9: 90–95.</w:t>
      </w:r>
    </w:p>
    <w:p w14:paraId="3AD15AF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on of some species of family Schizomidae (Arachnida: Schizomida) on the basis of types deposited by F. H. Gravely (1911-1925) in the national ZSI, Kolkat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1: 211–220.</w:t>
      </w:r>
    </w:p>
    <w:p w14:paraId="0C9BBC8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hnida: Scorpionida, Uropygi, Schizomida and </w:t>
      </w:r>
      <w:r>
        <w:rPr>
          <w:rFonts w:ascii="Calibri" w:hAnsi="Calibri" w:cs="Calibri"/>
          <w:noProof/>
          <w:kern w:val="0"/>
          <w:lang w:val="en-GB"/>
        </w:rPr>
        <w:t>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ncopodid Opiliones (Chelicerat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auna of Arunachal Pradesh, State Fauna Series</w:t>
      </w:r>
      <w:r w:rsidRPr="00D42E15">
        <w:rPr>
          <w:rFonts w:ascii="Calibri" w:hAnsi="Calibri" w:cs="Calibri"/>
          <w:noProof/>
          <w:kern w:val="0"/>
          <w:lang w:val="en-GB"/>
        </w:rPr>
        <w:t>.449–465.</w:t>
      </w:r>
    </w:p>
    <w:p w14:paraId="4D9C581D" w14:textId="5D61FDF2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C01823">
        <w:rPr>
          <w:rFonts w:ascii="Calibri" w:hAnsi="Calibri" w:cs="Calibri"/>
          <w:b/>
          <w:bCs/>
          <w:noProof/>
          <w:kern w:val="0"/>
          <w:lang w:val="es-ES"/>
        </w:rPr>
        <w:t>Bonaldo A</w:t>
      </w:r>
      <w:r w:rsidR="00C01823"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Pinto-da-Rocha R</w:t>
      </w:r>
      <w:r w:rsidRPr="00C01823">
        <w:rPr>
          <w:rFonts w:ascii="Calibri" w:hAnsi="Calibri" w:cs="Calibri"/>
          <w:noProof/>
          <w:kern w:val="0"/>
          <w:lang w:val="es-ES"/>
        </w:rPr>
        <w:t xml:space="preserve">. </w:t>
      </w:r>
      <w:r w:rsidRPr="00C01823">
        <w:rPr>
          <w:rFonts w:ascii="Calibri" w:hAnsi="Calibri" w:cs="Calibri"/>
          <w:b/>
          <w:bCs/>
          <w:noProof/>
          <w:kern w:val="0"/>
          <w:lang w:val="es-ES"/>
        </w:rPr>
        <w:t>2007</w:t>
      </w:r>
      <w:r w:rsidRPr="00C01823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, Schizomida) from Brazilian Oriental Amazonia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evista Brasileira de Zoologi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4: 323–326.</w:t>
      </w:r>
    </w:p>
    <w:p w14:paraId="01ED3EE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Börner C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04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Beiträge zur Morphologie der Arthropode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1–174.</w:t>
      </w:r>
    </w:p>
    <w:p w14:paraId="0593131E" w14:textId="2BA1146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chizomid whipscorpion from California with notes on the other (Uropygi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Pan-Pacific entomologist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270–274.</w:t>
      </w:r>
    </w:p>
    <w:p w14:paraId="7651084A" w14:textId="0C2A553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avernicolous whip-scorpion from the northern Mojave desert, California (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8: 3–7.</w:t>
      </w:r>
    </w:p>
    <w:p w14:paraId="1DB7FE07" w14:textId="2205750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and new records of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hizomids frome the central coastal California (Schizomida: Schizomidae: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83–88.</w:t>
      </w:r>
    </w:p>
    <w:p w14:paraId="3699268A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noli P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 sulla morfologia dei genitali degli schizomidi e diagnosi preliminari di due nuove specie del messico (Arachnida, Schizom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Fragmenta Entomolog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9: 1–9.</w:t>
      </w:r>
    </w:p>
    <w:p w14:paraId="2C68475D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Brignoli P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74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Subterranean fauna of Mexic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cademia Nazionale dei Lincei, Problemi Attuali di Scienzia e di Cultur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71: 143–152.</w:t>
      </w:r>
    </w:p>
    <w:p w14:paraId="37867C5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Brignoli P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74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ovo Schizomida delle Batu Caves in Malesia (Arachnida,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ue suisse de zoologie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1: 731–735.</w:t>
      </w:r>
    </w:p>
    <w:p w14:paraId="3D5D39B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ambridge O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a new family and genus and two new species of Thelyphonide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agazine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0: 409-413 + plate XXII.</w:t>
      </w:r>
    </w:p>
    <w:p w14:paraId="3C7B59ED" w14:textId="3132CC7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amilo G.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Schizomidae de Puerto Rico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ribbean Journal of Scie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52–59.</w:t>
      </w:r>
    </w:p>
    <w:p w14:paraId="6335A10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American arachnids of the order Pedipalp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Bi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: 11–12.</w:t>
      </w:r>
    </w:p>
    <w:p w14:paraId="1B6F71C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arachnid of the order Pedipalp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Bi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2: 123–124.</w:t>
      </w:r>
    </w:p>
    <w:p w14:paraId="1D6C5F72" w14:textId="738E9FE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Ivie 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hnida of the orders Pedipalpida, Scorpionida and Ricinul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rnegie Institute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1: 101–107.</w:t>
      </w:r>
    </w:p>
    <w:p w14:paraId="619659D3" w14:textId="1C1EDBEF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en Z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ong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genus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Chi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Hebei Normal University (Natural Science)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0: 87–89.</w:t>
      </w:r>
    </w:p>
    <w:p w14:paraId="6000E372" w14:textId="27D7217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ristophoryová J, Šestáková A, Krumpál M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Fenďa 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record of a schizomid,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, in Slovak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achnologische Mitteilungen</w:t>
      </w:r>
      <w:r w:rsidRPr="00D42E15">
        <w:rPr>
          <w:rFonts w:ascii="Calibri" w:hAnsi="Calibri" w:cs="Calibri"/>
          <w:noProof/>
          <w:kern w:val="0"/>
          <w:lang w:val="en-GB"/>
        </w:rPr>
        <w:t>: 25–29.</w:t>
      </w:r>
    </w:p>
    <w:p w14:paraId="1D22668E" w14:textId="773F0F0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louse RM, Branstetter MG, Buenavente P, Crowley LM, Czekanski-Moir J, General DEM, Giribet G, Harvey MS, Janies DA, Mohagan AB, Mohagan DP, Sharma PP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Wheeler W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global molecular phylogeny and biogeographical analysis of two arachnid orders (Schizomida and Uropygi) supports a tropical Pangean origin and mid-Cretaceous diversificat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Biogeograph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4: 1–13.</w:t>
      </w:r>
    </w:p>
    <w:p w14:paraId="4BC51CC4" w14:textId="4910776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male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sbordoni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Brignoli (Schizom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2: 241–243.</w:t>
      </w:r>
    </w:p>
    <w:p w14:paraId="63ED7A78" w14:textId="31DE993C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siam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Schizomidae) from Eastern Asia and Hawai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: 23–28.</w:t>
      </w:r>
    </w:p>
    <w:p w14:paraId="288043AF" w14:textId="5CE66ED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upplementary descriptive notes o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liberi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ook) (Schizom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138–139.</w:t>
      </w:r>
    </w:p>
    <w:p w14:paraId="5BB14E3D" w14:textId="4072E9F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on of the Protoschizomidae (Arachnida: Schizomida) with notes on the </w:t>
      </w:r>
      <w:r>
        <w:rPr>
          <w:rFonts w:ascii="Calibri" w:hAnsi="Calibri" w:cs="Calibri"/>
          <w:noProof/>
          <w:kern w:val="0"/>
          <w:lang w:val="en-GB"/>
        </w:rPr>
        <w:t>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hylogeny of the ord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31–74.</w:t>
      </w:r>
    </w:p>
    <w:p w14:paraId="4F5BD536" w14:textId="551F70A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and rare Schizomida (Arachnida: Hubbardiidae) from South Ame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azon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6: 187–212.</w:t>
      </w:r>
    </w:p>
    <w:p w14:paraId="110F536F" w14:textId="280FC69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Ap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Orient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Marshall Islands, Micronesia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Memorie della Società Entomologica Italia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78: 321–328.</w:t>
      </w:r>
    </w:p>
    <w:p w14:paraId="1400827F" w14:textId="340B4C4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01823">
        <w:rPr>
          <w:rFonts w:ascii="Calibri" w:hAnsi="Calibri" w:cs="Calibri"/>
          <w:b/>
          <w:bCs/>
          <w:noProof/>
          <w:kern w:val="0"/>
          <w:lang w:val="en-US"/>
        </w:rPr>
        <w:t>Cokendolpher JC, Sissom WD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C01823">
        <w:rPr>
          <w:rFonts w:ascii="Calibri" w:hAnsi="Calibri" w:cs="Calibri"/>
          <w:b/>
          <w:bCs/>
          <w:noProof/>
          <w:kern w:val="0"/>
          <w:lang w:val="en-US"/>
        </w:rPr>
        <w:t xml:space="preserve"> Bastawade DB</w:t>
      </w:r>
      <w:r w:rsidRPr="00C01823">
        <w:rPr>
          <w:rFonts w:ascii="Calibri" w:hAnsi="Calibri" w:cs="Calibri"/>
          <w:noProof/>
          <w:kern w:val="0"/>
          <w:lang w:val="en-US"/>
        </w:rPr>
        <w:t xml:space="preserve">. </w:t>
      </w:r>
      <w:r w:rsidRPr="00C01823">
        <w:rPr>
          <w:rFonts w:ascii="Calibri" w:hAnsi="Calibri" w:cs="Calibri"/>
          <w:b/>
          <w:bCs/>
          <w:noProof/>
          <w:kern w:val="0"/>
          <w:lang w:val="en-US"/>
        </w:rPr>
        <w:t>1988</w:t>
      </w:r>
      <w:r w:rsidRPr="00C01823">
        <w:rPr>
          <w:rFonts w:ascii="Calibri" w:hAnsi="Calibri" w:cs="Calibri"/>
          <w:noProof/>
          <w:kern w:val="0"/>
          <w:lang w:val="en-U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the Indian State of Maharashtra, with additional comments on eyed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hizomids (Arachn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secta Mund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: 90–96.</w:t>
      </w:r>
    </w:p>
    <w:p w14:paraId="729B0C50" w14:textId="07DF4348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Sissom WD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Ap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Hubbardiidae) fom Peninsular Malays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98: 1–8.</w:t>
      </w:r>
    </w:p>
    <w:p w14:paraId="41345286" w14:textId="4DCB3E1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ites R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eyed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Schizomidae) from Jav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6: 79–85.</w:t>
      </w:r>
    </w:p>
    <w:p w14:paraId="0F4EA31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ok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9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a new genus of Pedipalp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Entm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249–262.</w:t>
      </w:r>
    </w:p>
    <w:p w14:paraId="56D37CF9" w14:textId="6D36371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Delgado-Santa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3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Tres nuevos Hubbardiinae (Schizomida: Hubbardiidae) de Colombia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22: 37–45.</w:t>
      </w:r>
    </w:p>
    <w:p w14:paraId="0A6E5193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Dumitresco M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73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Deux espèces nouvelles du genre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Schizomus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(Schizomida), trouvées à Cuba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 xml:space="preserve">Résultats des Expéditions Biospéologiques Cubano-Roumaines à Cuba </w:t>
      </w:r>
      <w:r w:rsidRPr="00C57D1B">
        <w:rPr>
          <w:rFonts w:ascii="Calibri" w:hAnsi="Calibri" w:cs="Calibri"/>
          <w:noProof/>
          <w:kern w:val="0"/>
          <w:lang w:val="fr-FR"/>
        </w:rPr>
        <w:t>1: 279–292.</w:t>
      </w:r>
    </w:p>
    <w:p w14:paraId="453C2435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Dumitresco M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77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Autres nouvelles espèces du genre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chizom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des grottes de Cuba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Résultats des Expéditions Biospéologiques Cubano-Roumaines à Cub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2: 147–158.</w:t>
      </w:r>
    </w:p>
    <w:p w14:paraId="2F45DAC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Fernando EFW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57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 from Ceylon 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als and Magazine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: 13–16.</w:t>
      </w:r>
    </w:p>
    <w:p w14:paraId="25E5B4E5" w14:textId="0828659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ramenau VW, Hamilton ZR, Finston TL, Humphreys G, Abrams KM, Huey JA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Molecular and morphological characterization of new species of hypogea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Paradraculo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the arid Pilbara bioregion of Western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507–537.</w:t>
      </w:r>
    </w:p>
    <w:p w14:paraId="7859710E" w14:textId="5963C042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De Francesco Magnussen I, Müller SP, Hammel JU, Kotthoff U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ms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iversity of schizomids (Arachnida: Schizomida) revealed by new fossil genera and species from mid-Cretaceous Burmese amber with implications for a Gondwanan origin of the Burma Terran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cal Journal of the Linnean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XX: 1–53.</w:t>
      </w:r>
    </w:p>
    <w:p w14:paraId="1A532B5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riedrich 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peruvian short-tailed whip scorpio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urazomus chavi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– rediscovery after three decades and first photographic documentation: (Arachnida, Schizomida,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pix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: 131–134.</w:t>
      </w:r>
    </w:p>
    <w:p w14:paraId="03B14E0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ertsch W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American </w:t>
      </w:r>
      <w:r>
        <w:rPr>
          <w:rFonts w:ascii="Calibri" w:hAnsi="Calibri" w:cs="Calibri"/>
          <w:noProof/>
          <w:kern w:val="0"/>
          <w:lang w:val="en-GB"/>
        </w:rPr>
        <w:t>w</w:t>
      </w:r>
      <w:r w:rsidRPr="00D42E15">
        <w:rPr>
          <w:rFonts w:ascii="Calibri" w:hAnsi="Calibri" w:cs="Calibri"/>
          <w:noProof/>
          <w:kern w:val="0"/>
          <w:lang w:val="en-GB"/>
        </w:rPr>
        <w:t>hip-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orpions of the family Schizomid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77: 1–4.</w:t>
      </w:r>
    </w:p>
    <w:p w14:paraId="440BB56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ertsch W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port on some arachnids from Barro Colorado Island, Canal Zone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American Museum Novitates</w:t>
      </w:r>
      <w:r w:rsidRPr="00C57D1B">
        <w:rPr>
          <w:rFonts w:ascii="Calibri" w:hAnsi="Calibri" w:cs="Calibri"/>
          <w:noProof/>
          <w:kern w:val="0"/>
          <w:lang w:val="fr-FR"/>
        </w:rPr>
        <w:t>: 14.</w:t>
      </w:r>
    </w:p>
    <w:p w14:paraId="103A9C6A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Giltay L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35</w:t>
      </w:r>
      <w:r w:rsidRPr="00C57D1B">
        <w:rPr>
          <w:rFonts w:ascii="Calibri" w:hAnsi="Calibri" w:cs="Calibri"/>
          <w:noProof/>
          <w:kern w:val="0"/>
          <w:lang w:val="fr-FR"/>
        </w:rPr>
        <w:t>. Notes Arachnologiques Africaines.</w:t>
      </w:r>
      <w:r w:rsidRPr="00C57D1B">
        <w:rPr>
          <w:lang w:val="fr-FR"/>
        </w:rPr>
        <w:t>VII. Description d'un Pédipalpe nouveau du Congo belge (</w:t>
      </w:r>
      <w:proofErr w:type="spellStart"/>
      <w:r w:rsidRPr="00C57D1B">
        <w:rPr>
          <w:i/>
          <w:iCs/>
          <w:lang w:val="fr-FR"/>
        </w:rPr>
        <w:t>Trithyreus</w:t>
      </w:r>
      <w:proofErr w:type="spellEnd"/>
      <w:r w:rsidRPr="00C57D1B">
        <w:rPr>
          <w:i/>
          <w:iCs/>
          <w:lang w:val="fr-FR"/>
        </w:rPr>
        <w:t xml:space="preserve"> </w:t>
      </w:r>
      <w:proofErr w:type="spellStart"/>
      <w:r w:rsidRPr="00C57D1B">
        <w:rPr>
          <w:i/>
          <w:iCs/>
          <w:lang w:val="fr-FR"/>
        </w:rPr>
        <w:t>ghesquierei</w:t>
      </w:r>
      <w:proofErr w:type="spellEnd"/>
      <w:r w:rsidRPr="00C57D1B">
        <w:rPr>
          <w:lang w:val="fr-FR"/>
        </w:rPr>
        <w:t xml:space="preserve">, n. </w:t>
      </w:r>
      <w:proofErr w:type="spellStart"/>
      <w:r w:rsidRPr="00C57D1B">
        <w:rPr>
          <w:lang w:val="fr-FR"/>
        </w:rPr>
        <w:t>sp</w:t>
      </w:r>
      <w:proofErr w:type="spellEnd"/>
      <w:r w:rsidRPr="00C57D1B">
        <w:rPr>
          <w:lang w:val="fr-FR"/>
        </w:rPr>
        <w:t>.).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Musée royal d’Histoire naturelle de Belgique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11: 1–8.</w:t>
      </w:r>
    </w:p>
    <w:p w14:paraId="338F553E" w14:textId="513F369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Giupponi APL, Miranda GS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Villarreal MO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6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FB0689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 w:rsidRPr="00FB0689">
        <w:rPr>
          <w:rFonts w:ascii="Calibri" w:hAnsi="Calibri" w:cs="Calibri"/>
          <w:i/>
          <w:iCs/>
          <w:noProof/>
          <w:kern w:val="0"/>
          <w:lang w:val="en-GB"/>
        </w:rPr>
        <w:t>dumitrescoa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species group: new diagnosis, key and description of new cave-dwelling species from Brazil (Schizomida,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ZooKey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632: 13–34.</w:t>
      </w:r>
    </w:p>
    <w:p w14:paraId="1CC5F0FC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lastRenderedPageBreak/>
        <w:t>González-Sponga M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9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Arácnidos de Venezuela. Un nuevo género y dos nuevas especies de Schizomidae y redescripción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chizomus simoni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Hansen y Sorensen, 1905 del Sistema Montañoso de la Costa (Schizomida)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cta Biologica Venezuel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7: 1–10.</w:t>
      </w:r>
    </w:p>
    <w:p w14:paraId="70BAB5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IV. Notes on Pedipalpi in the collection of the Indian Museu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Records of </w:t>
      </w:r>
      <w:r>
        <w:rPr>
          <w:rFonts w:ascii="Calibri" w:hAnsi="Calibri" w:cs="Calibri"/>
          <w:i/>
          <w:iCs/>
          <w:noProof/>
          <w:kern w:val="0"/>
          <w:lang w:val="en-GB"/>
        </w:rPr>
        <w:t>the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32–38.</w:t>
      </w:r>
    </w:p>
    <w:p w14:paraId="45D6E9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pecies of Ceylon Pedipalp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polia Zeylanc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135–140.</w:t>
      </w:r>
    </w:p>
    <w:p w14:paraId="60CDC756" w14:textId="77777777" w:rsidR="00586559" w:rsidRPr="00FB068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noProof/>
          <w:kern w:val="0"/>
          <w:lang w:val="en-GB"/>
        </w:rPr>
        <w:t xml:space="preserve">X. </w:t>
      </w:r>
      <w:r w:rsidRPr="00FB0689">
        <w:rPr>
          <w:rFonts w:ascii="Calibri" w:hAnsi="Calibri" w:cs="Calibri"/>
          <w:noProof/>
          <w:kern w:val="0"/>
        </w:rPr>
        <w:t>Notes on Pedipalpi in the collection of the Indian Museum. IV. New Oriental Tartar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107–110.</w:t>
      </w:r>
    </w:p>
    <w:p w14:paraId="51652620" w14:textId="77777777" w:rsidR="00586559" w:rsidRPr="0065741C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noProof/>
          <w:kern w:val="0"/>
          <w:lang w:val="en-GB"/>
        </w:rPr>
        <w:t xml:space="preserve">XXII. </w:t>
      </w:r>
      <w:r w:rsidRPr="00FB0689">
        <w:rPr>
          <w:rFonts w:ascii="Calibri" w:hAnsi="Calibri" w:cs="Calibri"/>
          <w:noProof/>
          <w:kern w:val="0"/>
        </w:rPr>
        <w:t>Notes on Pedipalpi in the collection of the Indian Museum. V. Tartarides collected by Mr. B. H. Buxton in Ceylon and the Malay Peninsu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Records of the </w:t>
      </w:r>
      <w:r>
        <w:rPr>
          <w:rFonts w:ascii="Calibri" w:hAnsi="Calibri" w:cs="Calibri"/>
          <w:i/>
          <w:iCs/>
          <w:noProof/>
          <w:kern w:val="0"/>
          <w:lang w:val="en-GB"/>
        </w:rPr>
        <w:t>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383–386.</w:t>
      </w:r>
    </w:p>
    <w:p w14:paraId="30748B7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artardides from the Siju Cave, Garo Hills, Assa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61–62.</w:t>
      </w:r>
    </w:p>
    <w:p w14:paraId="0216448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5. Tartarides. </w:t>
      </w:r>
      <w:r w:rsidRPr="008256D5">
        <w:rPr>
          <w:rFonts w:ascii="Calibri" w:hAnsi="Calibri" w:cs="Calibri"/>
          <w:i/>
          <w:iCs/>
          <w:noProof/>
          <w:kern w:val="0"/>
          <w:lang w:val="de-DE"/>
        </w:rPr>
        <w:t xml:space="preserve">Wissenschaftliche Ergebnisse der Schwedischen Zoologischen Expedition nach dem Kilimandjaro, dem Meru und den umgebenden Massaisteppen Deutsch-Ostafrikas 1905-1906 unter Leitung von Prof. Dr. Yngve Sjöstedt. </w:t>
      </w:r>
      <w:r w:rsidRPr="008256D5">
        <w:rPr>
          <w:rFonts w:ascii="Calibri" w:hAnsi="Calibri" w:cs="Calibri"/>
          <w:i/>
          <w:iCs/>
          <w:noProof/>
          <w:kern w:val="0"/>
        </w:rPr>
        <w:t>20 Arachnoidea</w:t>
      </w:r>
      <w:r>
        <w:rPr>
          <w:rFonts w:ascii="Calibri" w:hAnsi="Calibri" w:cs="Calibri"/>
          <w:noProof/>
          <w:kern w:val="0"/>
          <w:lang w:val="en-GB"/>
        </w:rPr>
        <w:t xml:space="preserve">: </w:t>
      </w:r>
      <w:r w:rsidRPr="00D42E15">
        <w:rPr>
          <w:rFonts w:ascii="Calibri" w:hAnsi="Calibri" w:cs="Calibri"/>
          <w:noProof/>
          <w:kern w:val="0"/>
          <w:lang w:val="en-GB"/>
        </w:rPr>
        <w:t>83–84.</w:t>
      </w:r>
    </w:p>
    <w:p w14:paraId="2B4F6D5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t>The Pedipalpi, Ricinulei and Opiliones (exc. Op. Laniatores) collected by Mr Leonard Fea in tropical West Africa and adjacent island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udies on Arhtropod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: </w:t>
      </w:r>
      <w:r>
        <w:rPr>
          <w:rFonts w:ascii="Calibri" w:hAnsi="Calibri" w:cs="Calibri"/>
          <w:noProof/>
          <w:kern w:val="0"/>
          <w:lang w:val="en-GB"/>
        </w:rPr>
        <w:t>5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55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</w:p>
    <w:p w14:paraId="2121B5D0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Trithyreus cavernico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n. sp. A new form of the tribe Tartarides (the order Pedipalpi) from tropical East Africa and Zanzibar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Archives de Zoologie Expérimentale et Général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65: 161–166.</w:t>
      </w:r>
    </w:p>
    <w:p w14:paraId="2548C0EF" w14:textId="7D5AC83D" w:rsidR="00586559" w:rsidRPr="006F3E3D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Hansen HJ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Sørensen W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05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6F3E3D">
        <w:rPr>
          <w:rFonts w:ascii="Calibri" w:hAnsi="Calibri" w:cs="Calibri"/>
          <w:noProof/>
          <w:kern w:val="0"/>
          <w:lang w:val="en-GB"/>
        </w:rPr>
        <w:t>The Tartarides, a tribe of the order Pedipalpi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i/>
          <w:iCs/>
          <w:noProof/>
          <w:kern w:val="0"/>
          <w:lang w:val="en-GB"/>
        </w:rPr>
        <w:t>Arkiv För Zoologi</w:t>
      </w:r>
      <w:r>
        <w:rPr>
          <w:rFonts w:ascii="Calibri" w:hAnsi="Calibri" w:cs="Calibri"/>
          <w:noProof/>
          <w:kern w:val="0"/>
          <w:lang w:val="en-GB"/>
        </w:rPr>
        <w:t xml:space="preserve"> 2: 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78.</w:t>
      </w:r>
    </w:p>
    <w:p w14:paraId="731E588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troglobitic schizomid from Cape Range, Western Australia (Chelicerat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4: 15–20.</w:t>
      </w:r>
    </w:p>
    <w:p w14:paraId="6E372CB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a (Chelicerata) of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Taxonom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77–129.</w:t>
      </w:r>
    </w:p>
    <w:p w14:paraId="55BBB4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Brignol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Attenu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new schizomid genera from Australia (Schizomida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rie della Società Entomologica Ital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329–338.</w:t>
      </w:r>
    </w:p>
    <w:p w14:paraId="1D144FE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review of the Australian schizomid genus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Not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irs of the Queensland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161–174.</w:t>
      </w:r>
    </w:p>
    <w:p w14:paraId="2F4B121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a (Arachnida) of the Seychelle </w:t>
      </w:r>
      <w:r>
        <w:rPr>
          <w:rFonts w:ascii="Calibri" w:hAnsi="Calibri" w:cs="Calibri"/>
          <w:noProof/>
          <w:kern w:val="0"/>
          <w:lang w:val="en-GB"/>
        </w:rPr>
        <w:t>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sland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Taxonom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681–693.</w:t>
      </w:r>
    </w:p>
    <w:p w14:paraId="6E00B6E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cave-dwelling schizomids (Schizomida: Hubbardiidae ) from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>: 171–185.</w:t>
      </w:r>
    </w:p>
    <w:p w14:paraId="2C763DA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 fauna (Arachnida: Schizomida: Hubbardiidae) of the Arabian Peninsula and Som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auna of Arab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1: 167–177.</w:t>
      </w:r>
    </w:p>
    <w:p w14:paraId="4F28C35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s on some Old World schizomids of the genera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Ov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202–208.</w:t>
      </w:r>
    </w:p>
    <w:p w14:paraId="69DA512B" w14:textId="4B7636D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, Berry O, Edward KL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umphreys G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Molecular and morphological systematics of hypogean schizomids (Schizomida: Hubbardiidae) in semiarid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Systematic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2: 167–194.</w:t>
      </w:r>
    </w:p>
    <w:p w14:paraId="7768CEC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s on two California whip-scorpion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Pan-Pacific entomologist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: 216–220.</w:t>
      </w:r>
    </w:p>
    <w:p w14:paraId="0AD1F2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Jackson A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some rare arachnids captured during 1907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Transactions of the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lastRenderedPageBreak/>
        <w:t>Natural History Society of Northumberland, Durham and Newcastle-upon-Ty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</w:t>
      </w:r>
      <w:r w:rsidRPr="006B71BE">
        <w:rPr>
          <w:rFonts w:ascii="Calibri" w:hAnsi="Calibri" w:cs="Calibri"/>
          <w:noProof/>
          <w:kern w:val="0"/>
          <w:lang w:val="en-GB"/>
        </w:rPr>
        <w:t>49-78, 438-439, pl.X</w:t>
      </w:r>
      <w:r>
        <w:rPr>
          <w:rFonts w:ascii="Calibri" w:hAnsi="Calibri" w:cs="Calibri"/>
          <w:noProof/>
          <w:kern w:val="0"/>
          <w:lang w:val="en-GB"/>
        </w:rPr>
        <w:t>.</w:t>
      </w:r>
    </w:p>
    <w:p w14:paraId="333DC2F1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ishida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the occurence of the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in Bonin Islands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Lansani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: 17–19.</w:t>
      </w:r>
    </w:p>
    <w:p w14:paraId="636C6254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epelin K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10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Neue Beiträge zur Systematik der Gliederspinnen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Jahrbuch der Hamburgischen Wissenschaftlichen Anstalten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8: 59-108, 1 pl.</w:t>
      </w:r>
    </w:p>
    <w:p w14:paraId="500514FE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57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Schizomidae aus Kolumbien (Arach., Pedipalpi-Schizopeltidia)*)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38: 245–250.</w:t>
      </w:r>
    </w:p>
    <w:p w14:paraId="6E03445D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0</w:t>
      </w:r>
      <w:r w:rsidRPr="00586559">
        <w:rPr>
          <w:rFonts w:ascii="Calibri" w:hAnsi="Calibri" w:cs="Calibri"/>
          <w:noProof/>
          <w:kern w:val="0"/>
          <w:lang w:val="de-DE"/>
        </w:rPr>
        <w:t>. Über ‘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Artacarus’ liberiensi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Cook 1899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41: 103–107.</w:t>
      </w:r>
    </w:p>
    <w:p w14:paraId="0E6299CD" w14:textId="26D4CF4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Beck L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7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Taxonomie und Biologie von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Thrityreus brasiliensi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n. sp. </w:t>
      </w:r>
      <w:r w:rsidRPr="00C57D1B">
        <w:rPr>
          <w:rFonts w:ascii="Calibri" w:hAnsi="Calibri" w:cs="Calibri"/>
          <w:noProof/>
          <w:kern w:val="0"/>
          <w:lang w:val="de-DE"/>
        </w:rPr>
        <w:t xml:space="preserve">(Arach.: Pedipalpi: Schizopeltidia). </w:t>
      </w:r>
      <w:r w:rsidRPr="00C57D1B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C57D1B">
        <w:rPr>
          <w:rFonts w:ascii="Calibri" w:hAnsi="Calibri" w:cs="Calibri"/>
          <w:noProof/>
          <w:kern w:val="0"/>
          <w:lang w:val="de-DE"/>
        </w:rPr>
        <w:t xml:space="preserve"> 48: 401–405.</w:t>
      </w:r>
    </w:p>
    <w:p w14:paraId="77B3043E" w14:textId="54AFDC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de-DE"/>
        </w:rPr>
        <w:t>Krüger J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de-DE"/>
        </w:rPr>
        <w:t xml:space="preserve"> Dunlop JA</w:t>
      </w:r>
      <w:r w:rsidRPr="00C57D1B">
        <w:rPr>
          <w:rFonts w:ascii="Calibri" w:hAnsi="Calibri" w:cs="Calibri"/>
          <w:noProof/>
          <w:kern w:val="0"/>
          <w:lang w:val="de-DE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de-DE"/>
        </w:rPr>
        <w:t>2010</w:t>
      </w:r>
      <w:r w:rsidRPr="00C57D1B">
        <w:rPr>
          <w:rFonts w:ascii="Calibri" w:hAnsi="Calibri" w:cs="Calibri"/>
          <w:noProof/>
          <w:kern w:val="0"/>
          <w:lang w:val="de-DE"/>
        </w:rPr>
        <w:t xml:space="preserve">. Schizomids (Arachnida: Schizomida) from Dominican Republic amb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laves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43–53.</w:t>
      </w:r>
    </w:p>
    <w:p w14:paraId="29B6B64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ulkarni M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of a new genus of Indian short-tailed whip-scorpions (Schizomida: Hubbardiidae) with notes on the taxonomy of the Indian fau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aproban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65–68.</w:t>
      </w:r>
    </w:p>
    <w:p w14:paraId="617AE6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ollection of Arachnida made by Dr. I. Trägardh in Natal and Zululand (1904–1905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Göteborgs Kungliga Vetenskaps- och Vitterhets-Samhälles Handlinga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–41.</w:t>
      </w:r>
    </w:p>
    <w:p w14:paraId="42D6A102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ollection of cavernicolous and termitophilous Arachnida from the Belgian Congo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Revue de Zoologie et de Bontanique Africaines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46: 1–17.</w:t>
      </w:r>
    </w:p>
    <w:p w14:paraId="3EEBB21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Lawrence RF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58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Whipscorpions from Angola, the Belgian Congo and Mossambiqu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ompanhia de Diamantes de Ango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0: 67–79.</w:t>
      </w:r>
    </w:p>
    <w:p w14:paraId="731C6A4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Uropygi (Arachnida : Schizomidae) of the Ethiopia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217–260.</w:t>
      </w:r>
    </w:p>
    <w:p w14:paraId="24254583" w14:textId="59DD0C9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in Q, Yao Y</w:t>
      </w:r>
      <w:r w:rsidR="005529D3">
        <w:rPr>
          <w:rFonts w:ascii="Calibri" w:hAnsi="Calibri" w:cs="Calibri"/>
          <w:b/>
          <w:bCs/>
          <w:noProof/>
          <w:kern w:val="0"/>
          <w:lang w:val="en-GB"/>
        </w:rPr>
        <w:t>,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Xiang W</w:t>
      </w:r>
      <w:r w:rsidR="005529D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Xia 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Oligocene micropalaeoentomofaun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cta Micropalaeontologica Sin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5: 331–345.</w:t>
      </w:r>
    </w:p>
    <w:p w14:paraId="44E87CD8" w14:textId="04CE84EA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cDonald WA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gue C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Southern California (Pedipalp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>: 1–8.</w:t>
      </w:r>
    </w:p>
    <w:p w14:paraId="260A448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schizomid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8: 63–68.</w:t>
      </w:r>
    </w:p>
    <w:p w14:paraId="72F3FBF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Pro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Protoschizomidae) from a cave in Guerrero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1: 420–424.</w:t>
      </w:r>
    </w:p>
    <w:p w14:paraId="1516BF93" w14:textId="439934B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Monjaraz-Ruedas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5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axonomic revision of the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May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, with description of five new species from Chiapas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15: 451–490.</w:t>
      </w:r>
    </w:p>
    <w:p w14:paraId="24C039C1" w14:textId="0228079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7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genus of schizomids (Arachnida: Schizomida: Hubbardiidae) from Mexico, with notes on its systematic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ystematics and Biod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399–413.</w:t>
      </w:r>
    </w:p>
    <w:p w14:paraId="7D74624C" w14:textId="7FB607B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8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Five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Oaxaca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74: 189–214.</w:t>
      </w:r>
    </w:p>
    <w:p w14:paraId="74EBFEDC" w14:textId="6C0C01C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ree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Agas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Protoschizomidae) from North Ame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Mexicana de Biodiversidad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87: 337–346.</w:t>
      </w:r>
    </w:p>
    <w:p w14:paraId="1C9D2480" w14:textId="78C265B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Monjaraz-Ruedas R, Francke OF, Cruz-López JA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Santibáñez-López C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6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nnuli and setal patterns in the flagellum of female micro-whipscorpions (Arachnida: Schizomida): Hypotheses of homology across an ord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scher Anzeige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3: 118–134.</w:t>
      </w:r>
    </w:p>
    <w:p w14:paraId="538E0F9A" w14:textId="3455D4E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Monjaraz-Ruedas R, Francke OF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Prendini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World travelers: parthenogenesis and ecological tolerance enable multiple colonization events by the widespread short-tailed whipscorpion, </w:t>
      </w:r>
      <w:r w:rsidRPr="006871EA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sect Systematics and D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–17.</w:t>
      </w:r>
    </w:p>
    <w:p w14:paraId="0BF95D44" w14:textId="300E4B2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antibáñez-López 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morphological phylogeny of the family Protoschizomidae revisited (Arachnida: Schizomida): setal characters, fossil and paraphyletic gener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99–111.</w:t>
      </w:r>
    </w:p>
    <w:p w14:paraId="787BB6C4" w14:textId="1F6BB14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, Prendini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9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Systematics of the short-tailed whipscorpion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Chamberlin, 1922 (Schizomida: Hubbardiidae), with descriptions of six new genera and five new speci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American Museum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5: 1–95.</w:t>
      </w:r>
    </w:p>
    <w:p w14:paraId="3D1F7ED4" w14:textId="3C89273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, Prendini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20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First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 Schizomida : Hubbardiidae ) from North America illuminate biogeography of short- tailed whipscorpions in the New World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 Systematics &amp; Phylogen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245–263.</w:t>
      </w:r>
    </w:p>
    <w:p w14:paraId="7C516E24" w14:textId="0493F6A8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taño-Moreno H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Agas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Protoschizomidae) from Guerrero, Mexic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Texas Memorial Museum, Speleological Monographs</w:t>
      </w:r>
      <w:r w:rsidRPr="00C57D1B">
        <w:rPr>
          <w:rFonts w:ascii="Calibri" w:hAnsi="Calibri" w:cs="Calibri"/>
          <w:noProof/>
          <w:kern w:val="0"/>
          <w:lang w:val="es-ES"/>
        </w:rPr>
        <w:t>: 33–36.</w:t>
      </w:r>
    </w:p>
    <w:p w14:paraId="5AFB6731" w14:textId="159FEEA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Moreno-González JA, Delgado-Santa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, Hubbardiidae) from Colombia, with comments on the genus taxonomy and the flagellar setae pattern of Hubbardiin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852: 227–251.</w:t>
      </w:r>
    </w:p>
    <w:p w14:paraId="79B2B669" w14:textId="6B7074C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reno-González JA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Villarreal MO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2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genus of Hubbardiidae (Arachnida: Schizomida) from the Colombian Andes, with some taxonomic comment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60: 61–78.</w:t>
      </w:r>
    </w:p>
    <w:p w14:paraId="580CE4C3" w14:textId="2CD964A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reno-González JA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Villarreal MO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7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Calim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Moreno-González and Villarreal, 2012 (Arachnida: Schizomida: Hubbardiidae) from the Colombian Andes, with a discussion on the male flagellar microsetae of Hubbardiin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1: 2681–2700.</w:t>
      </w:r>
    </w:p>
    <w:p w14:paraId="01B0E82E" w14:textId="4C561BA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üller SP, Dunlop JA, Kotthoff U, Hammel JU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ms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ldest short-tailed whipscorpion (Schizomida): a new genus and species from the Upper Cretaceous amber of northern Myanma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retaceous Researc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6: 1–10.</w:t>
      </w:r>
    </w:p>
    <w:p w14:paraId="7AC7F04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etrunkevitch 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Calcitro fisher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fossil arachnid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Journal of Scie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3: 320–329.</w:t>
      </w:r>
    </w:p>
    <w:p w14:paraId="635A674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erce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ossil Arthropods from Onyx Marbl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Southern Californian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: 101–104.</w:t>
      </w:r>
    </w:p>
    <w:p w14:paraId="1E3A080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erce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ossil Arthropods from Onyx Marbl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Southern 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0: 34–43.</w:t>
      </w:r>
    </w:p>
    <w:p w14:paraId="3353F06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nto-da-Rocha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 chavi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new species, first Schizomida (Hubbardiidae, Hubbardiinae) described from Peru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265–267.</w:t>
      </w:r>
    </w:p>
    <w:p w14:paraId="363B82A7" w14:textId="5913E272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Pinto-da-Rocha R, Andrade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Moreno-González J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cave-dwelling genera of short-tailed whip-scorpions from Brazil (Arachnida: 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3: 1–9.</w:t>
      </w:r>
    </w:p>
    <w:p w14:paraId="24102094" w14:textId="272AB20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roglobitic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Ecuado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British Arachnological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72–177.</w:t>
      </w:r>
    </w:p>
    <w:p w14:paraId="19BE946D" w14:textId="1768C08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and record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: 31–38.</w:t>
      </w:r>
    </w:p>
    <w:p w14:paraId="3F50D817" w14:textId="3487499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 crassicaudat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Pickard-Cambridge) and diagnos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ook),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hamberlin),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lastRenderedPageBreak/>
        <w:t>Sotano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noProof/>
          <w:kern w:val="0"/>
          <w:lang w:val="en-GB"/>
        </w:rPr>
        <w:t>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ew genus: with description of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California (Arachnida: 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Pearce Sellards Series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47: 1–24.</w:t>
      </w:r>
    </w:p>
    <w:p w14:paraId="10DB981D" w14:textId="4ABB3EB5" w:rsidR="00927228" w:rsidRPr="00D42E15" w:rsidRDefault="00927228" w:rsidP="00927228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,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Catalogue, bibliography, and generic revision of the order Schizomida (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–170.</w:t>
      </w:r>
    </w:p>
    <w:p w14:paraId="1B7EB091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Rémy P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46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Description d’un Tartaride nouveau d’Indochine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Bulletin de la Société Entomologique de France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51: 19–21.</w:t>
      </w:r>
    </w:p>
    <w:p w14:paraId="664865B8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émy P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1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Sur l’écologie des schizomides (Arachn. Uropyges) de mes récoltes, avec description de trois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chizom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nouveaux capturés par J. Van der Drift au Surinam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Bulletin du Muséum National d’Histoire Naturell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33: 500–511.</w:t>
      </w:r>
    </w:p>
    <w:p w14:paraId="027322C8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ewer CF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54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Über einige Solifugen und Pedipali der äthiopischen Region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Annales du Musée Royal de l’Afrique Centrale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(Zool.) 4: 261–268.</w:t>
      </w:r>
    </w:p>
    <w:p w14:paraId="160A0B7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Rowland JM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71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Agastoschizomus lucife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a new genus and species of cavernicole schizomid (Arachnida, Schizomida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3–17.</w:t>
      </w:r>
    </w:p>
    <w:p w14:paraId="1A662ED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schizomids (Arachnida, Schizomida) from Mexican cav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17–126.</w:t>
      </w:r>
    </w:p>
    <w:p w14:paraId="5D1FEC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a desert oasis in Southern California (Arachnida: 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n-Pacific Entomologis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304–309.</w:t>
      </w:r>
    </w:p>
    <w:p w14:paraId="2CCCA0F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Schizomida (Arachnida) from Californ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–10.</w:t>
      </w:r>
    </w:p>
    <w:p w14:paraId="4147B617" w14:textId="77777777" w:rsid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and several new species of Mexican schizomids (Schizomida: 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1–24.</w:t>
      </w:r>
    </w:p>
    <w:p w14:paraId="772157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>
        <w:rPr>
          <w:rFonts w:ascii="Calibri" w:hAnsi="Calibri" w:cs="Calibri"/>
          <w:b/>
          <w:bCs/>
          <w:noProof/>
          <w:kern w:val="0"/>
          <w:lang w:val="en-GB"/>
        </w:rPr>
        <w:t>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ree new Schizomida of the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Mexican caves (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35–140.</w:t>
      </w:r>
    </w:p>
    <w:p w14:paraId="5516D2D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5</w:t>
      </w:r>
      <w:r w:rsidRPr="00D42E15">
        <w:rPr>
          <w:rFonts w:ascii="Calibri" w:hAnsi="Calibri" w:cs="Calibri"/>
          <w:noProof/>
          <w:kern w:val="0"/>
          <w:lang w:val="en-GB"/>
        </w:rPr>
        <w:t>. Classification, phylogeny and zoogeography of the American arachnids of the order Schizomida.</w:t>
      </w:r>
    </w:p>
    <w:p w14:paraId="67A25E16" w14:textId="6DA49348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wland JM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Reddell JR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79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he order Schizomida (Arachnida) in the New World. I. Protoschizomidae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dumitrescoa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 (Schizomidae: Schizomu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61–196.</w:t>
      </w:r>
    </w:p>
    <w:p w14:paraId="5B005ABE" w14:textId="0C0A11A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wland JM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Reddell JR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79b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he Order Schizomida (Arachnida) in the New World. II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imon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brasili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89–119.</w:t>
      </w:r>
    </w:p>
    <w:p w14:paraId="37A60251" w14:textId="06EA805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rder Schizomida (Arachnida) in the New World. III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mexican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eck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 (Schizomidae: Schizomu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–34.</w:t>
      </w:r>
    </w:p>
    <w:p w14:paraId="76B3A85A" w14:textId="199799B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rder Schizomida in the New World. IV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goodnightor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briggs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 and unplaced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pecies (Schizomidae: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9–46.</w:t>
      </w:r>
    </w:p>
    <w:p w14:paraId="654E771C" w14:textId="1A98794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first schizomid from a dry forest in South America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11: 81–95.</w:t>
      </w:r>
    </w:p>
    <w:p w14:paraId="0E3C551A" w14:textId="6A296BFD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of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, with comments on homology of male flagellum and mating march anchorage in the genu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LoS O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4: 1–18.</w:t>
      </w:r>
    </w:p>
    <w:p w14:paraId="3B997773" w14:textId="6282682B" w:rsidR="00586559" w:rsidRPr="00ED6CD4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noProof/>
          <w:kern w:val="0"/>
          <w:lang w:val="en-GB"/>
        </w:rPr>
        <w:t xml:space="preserve">First description of the male genitalia in a short-tailed whipscorpion (Arachnida: Schizomida), description of the female, and comments on pygidial glands and cuticular ultrastructure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 algodoal</w:t>
      </w:r>
      <w:r w:rsidRPr="00ED6CD4">
        <w:rPr>
          <w:rFonts w:ascii="Calibri" w:hAnsi="Calibri" w:cs="Calibri"/>
          <w:noProof/>
          <w:kern w:val="0"/>
          <w:lang w:val="en-GB"/>
        </w:rPr>
        <w:t xml:space="preserve"> Ruiz &amp; Valente, 2017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PLoS ONE </w:t>
      </w:r>
      <w:r>
        <w:rPr>
          <w:rFonts w:ascii="Calibri" w:hAnsi="Calibri" w:cs="Calibri"/>
          <w:noProof/>
          <w:kern w:val="0"/>
          <w:lang w:val="en-GB"/>
        </w:rPr>
        <w:t>18: 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35.</w:t>
      </w:r>
    </w:p>
    <w:p w14:paraId="098848A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lvatierra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and Cokendolpher, 1995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(Arachnida: Schizomida) from Rondônia, Brazi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urkish Journal of Zo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107–112.</w:t>
      </w:r>
    </w:p>
    <w:p w14:paraId="4C58DCC7" w14:textId="3BAD2F2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ntos AJ, Dias SC, Brescovit AD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antos P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arachnid order Schizomida in the Brazilian Atlantic Forest: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new record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850: 53–60.</w:t>
      </w:r>
    </w:p>
    <w:p w14:paraId="081AA686" w14:textId="35EE864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Santos AJ, Ferreira R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Buzatto BA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3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cave-dwelling species of the short-tailed whipscorpion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Hubbardiidae) from Northeastern Brazil, with comments on male dimorphis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LoS O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–12.</w:t>
      </w:r>
    </w:p>
    <w:p w14:paraId="01730932" w14:textId="2D5FE60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1846FC">
        <w:rPr>
          <w:rFonts w:ascii="Calibri" w:hAnsi="Calibri" w:cs="Calibri"/>
          <w:b/>
          <w:bCs/>
          <w:noProof/>
          <w:kern w:val="0"/>
          <w:lang w:val="es-ES"/>
        </w:rPr>
        <w:t>Santos AJ</w:t>
      </w:r>
      <w:r w:rsidR="00190E07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Pinto-da-Rocha R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micro-whip scorpion species from Brazilian Amazonia (Arachnida, Schizomida, Hubbardiidae), with the description of a new synapomorphy for Uropygi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Journal of Arachnology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7: 39–44.</w:t>
      </w:r>
    </w:p>
    <w:p w14:paraId="35348494" w14:textId="1890C69F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Segovia-Paccini A, Ahumada D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Moreno-González J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8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remarkable short-tailed whip-scorpion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, Schizomida, Hubbardiidae) from the Colombian Caribbea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00: 91–103.</w:t>
      </w:r>
    </w:p>
    <w:p w14:paraId="3ACEEB32" w14:textId="53EDE33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ekiguchi K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Yamasaki 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>. A redescription of "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 sawada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" (Uropygi: Schizomidae) from the Bonin Island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73–81.</w:t>
      </w:r>
    </w:p>
    <w:p w14:paraId="2F21C2C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himojana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, Schizomidae) from the Daitô-Islands, Okinawa Prefecture, Japa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33–40.</w:t>
      </w:r>
    </w:p>
    <w:p w14:paraId="3D3B2EB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issom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eyed Schizomids, with a description of a new species from Sumatra (Schizomida: Schizom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Journal of Arachnology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8: 187–192.</w:t>
      </w:r>
    </w:p>
    <w:p w14:paraId="227B8F60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3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diciones a la fauna cubana de esquizómidos, con la descripción de un nuevo género y nueve especies nuevas de Hubbardiidae (Arachnida: Schizom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7: 39–69.</w:t>
      </w:r>
    </w:p>
    <w:p w14:paraId="7938237F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s adiciones a la fauna de esquizómidos de Cuba oriental, con la descripción de cuatro nuevas especies (Schizomida: Hubbard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9: 31–42.</w:t>
      </w:r>
    </w:p>
    <w:p w14:paraId="79B6C63B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Esquizómidos troglomorfos de Cuba, con las descripciones de dos géneros y una especie nuevos (Schizomida: Hubbardiidae: Hubbardiin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 xml:space="preserve">Boletín de la Sociedad Entomológica Aragonesa </w:t>
      </w:r>
      <w:r w:rsidRPr="00C57D1B">
        <w:rPr>
          <w:rFonts w:ascii="Calibri" w:hAnsi="Calibri" w:cs="Calibri"/>
          <w:noProof/>
          <w:kern w:val="0"/>
          <w:lang w:val="es-ES"/>
        </w:rPr>
        <w:t>40: 39–53.</w:t>
      </w:r>
    </w:p>
    <w:p w14:paraId="73DFB27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2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 &amp; Cokendolpher 1995 del Macizo de Guamahuaya, Cuba central (Schizomida, Hubbar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1: 61–64.</w:t>
      </w:r>
    </w:p>
    <w:p w14:paraId="67CDF111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3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ntillo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Armas &amp; Teruel 2002 de Cuba centro-oriental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2: 61–65.</w:t>
      </w:r>
    </w:p>
    <w:p w14:paraId="62A60CCA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5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a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ntillo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Armas &amp; Teruel 2002 (Schizomida: Hubbardiidae), del extremo oriental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7: 75–80.</w:t>
      </w:r>
    </w:p>
    <w:p w14:paraId="174585A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7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Revisión taxónomica del géner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Cubazom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endolpher, 1995, con la descripción de una especie nueva de Cuba (Schizomida: Hu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71–81.</w:t>
      </w:r>
    </w:p>
    <w:p w14:paraId="6124996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of micro-whipscorpions (Schizomida: Hubbardiidae) from western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41–47.</w:t>
      </w:r>
    </w:p>
    <w:p w14:paraId="541DE06E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genera and a new species of schizomids (Arachnida: Schizomida) from Isla de Pinos,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Ecologica Montenegri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9: 33–49.</w:t>
      </w:r>
    </w:p>
    <w:p w14:paraId="1937B7E7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2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a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, del norte de República Dominican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: 67–72.</w:t>
      </w:r>
    </w:p>
    <w:p w14:paraId="0996C787" w14:textId="3120EB52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2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género nuevo de Hubbardiidae (Arachnida: Schizomida) del occidente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6: 91–94.</w:t>
      </w:r>
    </w:p>
    <w:p w14:paraId="787138C4" w14:textId="1F78979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lastRenderedPageBreak/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escripcíon de las espermatecas de ocho especies cubanas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9: 219–224.</w:t>
      </w:r>
    </w:p>
    <w:p w14:paraId="2A9BB648" w14:textId="6FC31E45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Armas LF d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2012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Un nuevo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owlandi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Reddell &amp; Cokendolpher 1995 de la Sierra Maestra, Cuba oriental (Schizomida: Hubbardiidae)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evista Ibérica de Aracnologí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1: 5–8.</w:t>
      </w:r>
    </w:p>
    <w:p w14:paraId="32ACC465" w14:textId="7FEB35C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Teruel R, Armas LF de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Rodríguez TM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2012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Adiciones a los esquizómidos de Cuba central, con la descripción de cuatro nuevos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 1995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1: 97–112.</w:t>
      </w:r>
    </w:p>
    <w:p w14:paraId="28F7212C" w14:textId="7D62B7DF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Rodríguez-Cabrera T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Two remarkable new species of Hubbardiidae Cook, 1899 (Arachnida: Schizomida) from eastern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Ecologica Montenegri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0: 40–54.</w:t>
      </w:r>
    </w:p>
    <w:p w14:paraId="2BC05D97" w14:textId="37F4D850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Rodríguez-Cabrera T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2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género y una especie nuevos de Hubbardiinae Cook , 1899 (Schizomida: Hubbardiidae) de Cuba, con dos reubicaciones genéricas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: 29–43.</w:t>
      </w:r>
    </w:p>
    <w:p w14:paraId="0DD34413" w14:textId="311D0014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Rodríguez T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puntes sobre el géner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Cokendolpher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Armas, 2002, con la descripcíon de una nueva especie de Cuba central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í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6: 87–92.</w:t>
      </w:r>
    </w:p>
    <w:p w14:paraId="7CE734B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horell T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88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proofErr w:type="spellStart"/>
      <w:r w:rsidRPr="00C57D1B">
        <w:rPr>
          <w:lang w:val="es-ES"/>
        </w:rPr>
        <w:t>Arganidi</w:t>
      </w:r>
      <w:proofErr w:type="spellEnd"/>
      <w:r w:rsidRPr="00C57D1B">
        <w:rPr>
          <w:lang w:val="es-ES"/>
        </w:rPr>
        <w:t xml:space="preserve"> </w:t>
      </w:r>
      <w:proofErr w:type="spellStart"/>
      <w:r w:rsidRPr="00C57D1B">
        <w:rPr>
          <w:lang w:val="es-ES"/>
        </w:rPr>
        <w:t>artrogastri</w:t>
      </w:r>
      <w:proofErr w:type="spellEnd"/>
      <w:r w:rsidRPr="00C57D1B">
        <w:rPr>
          <w:lang w:val="es-ES"/>
        </w:rPr>
        <w:t xml:space="preserve"> </w:t>
      </w:r>
      <w:proofErr w:type="spellStart"/>
      <w:r w:rsidRPr="00C57D1B">
        <w:rPr>
          <w:lang w:val="es-ES"/>
        </w:rPr>
        <w:t>birmani</w:t>
      </w:r>
      <w:proofErr w:type="spellEnd"/>
      <w:r w:rsidRPr="00C57D1B">
        <w:rPr>
          <w:lang w:val="es-ES"/>
        </w:rPr>
        <w:t xml:space="preserve"> </w:t>
      </w:r>
      <w:proofErr w:type="spellStart"/>
      <w:r w:rsidRPr="00C57D1B">
        <w:rPr>
          <w:lang w:val="es-ES"/>
        </w:rPr>
        <w:t>raccolti</w:t>
      </w:r>
      <w:proofErr w:type="spellEnd"/>
      <w:r w:rsidRPr="00C57D1B">
        <w:rPr>
          <w:lang w:val="es-ES"/>
        </w:rPr>
        <w:t xml:space="preserve"> da L. Fea nel 1885-188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nnali del Mudeo Civico di Storia Naturale di Genov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7: 521–729, pl. </w:t>
      </w:r>
      <w:r w:rsidRPr="00D42E15">
        <w:rPr>
          <w:rFonts w:ascii="Calibri" w:hAnsi="Calibri" w:cs="Calibri"/>
          <w:noProof/>
          <w:kern w:val="0"/>
          <w:lang w:val="en-GB"/>
        </w:rPr>
        <w:t>V.</w:t>
      </w:r>
    </w:p>
    <w:p w14:paraId="4CDD2F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first record of the genus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from Samo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9: 81–83.</w:t>
      </w:r>
    </w:p>
    <w:p w14:paraId="5C642F3D" w14:textId="26B7D29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846FC">
        <w:rPr>
          <w:rFonts w:ascii="Calibri" w:hAnsi="Calibri" w:cs="Calibri"/>
          <w:b/>
          <w:bCs/>
          <w:noProof/>
          <w:kern w:val="0"/>
          <w:lang w:val="es-ES"/>
        </w:rPr>
        <w:t>Villarreal MO, Armas LF de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García LF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>2014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species of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venezuela, with taxonomic notes on the genu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65: 371–381.</w:t>
      </w:r>
    </w:p>
    <w:p w14:paraId="0A75259C" w14:textId="0991210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García L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Villarreal, Giupponi &amp; Tourinho, 2008 (Schizomida: Hubbardiidae) from Colomb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urkish Journal of Zo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6: 185–189.</w:t>
      </w:r>
    </w:p>
    <w:p w14:paraId="4B307B1B" w14:textId="0D271CC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Villarreal MO, Giupponi APL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ourinho AL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8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ew Venezuelan genus of Hubardiidae (Arachnida: Schizom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Zootax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860: 60–68.</w:t>
      </w:r>
    </w:p>
    <w:p w14:paraId="1DEFA5CF" w14:textId="3E68E2A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Villarreal MO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Hans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 de Venezuela noroccidenta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peis Avulsos de 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233–238.</w:t>
      </w:r>
    </w:p>
    <w:p w14:paraId="0DB8B85D" w14:textId="23A6C58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Yamasaki T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himojana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schizomid whip-scorpions (Schizomida,Schizomidae) found in limestone Caves of the Ryukyu Islands and Taiwa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otationes Zoologicae Japonens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175–186.</w:t>
      </w:r>
    </w:p>
    <w:p w14:paraId="7DC2E5C8" w14:textId="77A06B42" w:rsidR="00D37EC3" w:rsidRDefault="00586559" w:rsidP="00586559">
      <w:pPr>
        <w:widowControl w:val="0"/>
        <w:autoSpaceDE w:val="0"/>
        <w:autoSpaceDN w:val="0"/>
        <w:adjustRightInd w:val="0"/>
      </w:pPr>
      <w:r>
        <w:fldChar w:fldCharType="end"/>
      </w:r>
    </w:p>
    <w:sectPr w:rsidR="00D37E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27AF"/>
    <w:rsid w:val="001846FC"/>
    <w:rsid w:val="00190E07"/>
    <w:rsid w:val="005529D3"/>
    <w:rsid w:val="00586559"/>
    <w:rsid w:val="00705FED"/>
    <w:rsid w:val="00711BB5"/>
    <w:rsid w:val="008756FB"/>
    <w:rsid w:val="00927228"/>
    <w:rsid w:val="009F7171"/>
    <w:rsid w:val="00B2079E"/>
    <w:rsid w:val="00C01823"/>
    <w:rsid w:val="00C527AF"/>
    <w:rsid w:val="00C57D1B"/>
    <w:rsid w:val="00D37EC3"/>
    <w:rsid w:val="00E95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0D2CFC"/>
  <w15:chartTrackingRefBased/>
  <w15:docId w15:val="{F3661EC0-C6CE-6F40-A9C5-CA9847ACD0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27AF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bidi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E95108"/>
    <w:pPr>
      <w:spacing w:after="80"/>
    </w:pPr>
    <w:rPr>
      <w:rFonts w:ascii="Times New Roman" w:eastAsia="Times New Roman" w:hAnsi="Times New Roman" w:cs="Times New Roman"/>
      <w:b/>
      <w:iCs/>
      <w:color w:val="595959" w:themeColor="text1" w:themeTint="A6"/>
      <w:sz w:val="20"/>
      <w:szCs w:val="18"/>
      <w:lang w:val="en-GB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C527AF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bidi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586559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B.XSL" StyleName="GB7714" Version="2005"/>
</file>

<file path=customXml/itemProps1.xml><?xml version="1.0" encoding="utf-8"?>
<ds:datastoreItem xmlns:ds="http://schemas.openxmlformats.org/officeDocument/2006/customXml" ds:itemID="{C197562C-34A3-0948-BC90-5B107C9850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0</Pages>
  <Words>4744</Words>
  <Characters>27046</Characters>
  <Application>Microsoft Office Word</Application>
  <DocSecurity>0</DocSecurity>
  <Lines>225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7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ller, Sandro Pascal</dc:creator>
  <cp:keywords/>
  <dc:description/>
  <cp:lastModifiedBy>William Gearty</cp:lastModifiedBy>
  <cp:revision>10</cp:revision>
  <dcterms:created xsi:type="dcterms:W3CDTF">2023-10-02T15:05:00Z</dcterms:created>
  <dcterms:modified xsi:type="dcterms:W3CDTF">2023-11-13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eological-magazine</vt:lpwstr>
  </property>
  <property fmtid="{D5CDD505-2E9C-101B-9397-08002B2CF9AE}" pid="15" name="Mendeley Recent Style Name 6_1">
    <vt:lpwstr>Geological Magazin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zoological-journal-of-the-linnean-society</vt:lpwstr>
  </property>
  <property fmtid="{D5CDD505-2E9C-101B-9397-08002B2CF9AE}" pid="21" name="Mendeley Recent Style Name 9_1">
    <vt:lpwstr>Zoological Journal of the Linnean Society</vt:lpwstr>
  </property>
</Properties>
</file>